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65671F00" w:rsidR="000C684F" w:rsidRDefault="00E41CB1" w:rsidP="006F501D">
      <w:pPr>
        <w:rPr>
          <w:b/>
        </w:rPr>
      </w:pPr>
      <w:r>
        <w:rPr>
          <w:b/>
        </w:rPr>
        <w:t>High population</w:t>
      </w:r>
      <w:r w:rsidR="000C684F">
        <w:rPr>
          <w:b/>
        </w:rPr>
        <w:t xml:space="preserve"> connectivity </w:t>
      </w:r>
      <w:r>
        <w:rPr>
          <w:b/>
        </w:rPr>
        <w:t xml:space="preserve">across </w:t>
      </w:r>
      <w:r w:rsidR="00727029">
        <w:rPr>
          <w:b/>
        </w:rPr>
        <w:t xml:space="preserve">large </w:t>
      </w:r>
      <w:r>
        <w:rPr>
          <w:b/>
        </w:rPr>
        <w:t xml:space="preserve">urbanized </w:t>
      </w:r>
      <w:r w:rsidR="00727029">
        <w:rPr>
          <w:b/>
        </w:rPr>
        <w:t>landscapes</w:t>
      </w:r>
      <w:r>
        <w:rPr>
          <w:b/>
        </w:rPr>
        <w:t xml:space="preserve"> </w:t>
      </w:r>
      <w:bookmarkStart w:id="0" w:name="_GoBack"/>
      <w:r>
        <w:rPr>
          <w:b/>
        </w:rPr>
        <w:t>for two pollinators</w:t>
      </w:r>
      <w:bookmarkEnd w:id="0"/>
    </w:p>
    <w:p w14:paraId="1EAB87E8" w14:textId="2F5B0E79" w:rsidR="00B34036" w:rsidRDefault="00B34036" w:rsidP="006F501D">
      <w:pPr>
        <w:rPr>
          <w:b/>
        </w:rPr>
      </w:pPr>
      <w:r>
        <w:rPr>
          <w:b/>
        </w:rPr>
        <w:t>ABSTRACT</w:t>
      </w:r>
    </w:p>
    <w:p w14:paraId="6A56987C" w14:textId="749BF8FA" w:rsidR="00F622C3" w:rsidRPr="00F622C3" w:rsidRDefault="00F622C3" w:rsidP="006F501D">
      <w:pPr>
        <w:rPr>
          <w:b/>
        </w:rPr>
      </w:pPr>
      <w:r>
        <w:rPr>
          <w:b/>
        </w:rPr>
        <w:t>INTRODUCTION</w:t>
      </w:r>
    </w:p>
    <w:p w14:paraId="292A5922" w14:textId="71A057F4" w:rsidR="006F501D" w:rsidRDefault="006F501D" w:rsidP="006F501D">
      <w:r>
        <w:t>Pollinators provide a key ecosystem service to agricultural crops and wild plants and their importance for food security is widely acknowledged</w:t>
      </w:r>
      <w:r w:rsidR="00CA22E4">
        <w:t xml:space="preserve"> </w:t>
      </w:r>
      <w:r w:rsidR="00CA22E4">
        <w:fldChar w:fldCharType="begin"/>
      </w:r>
      <w:r w:rsidR="00CA22E4">
        <w:instrText xml:space="preserve"> ADDIN ZOTERO_ITEM CSL_CITATION {"citationID":"JlLcAiSj","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It has been estimated that, globally, the economic value of pollination is worth a total of €153 billion</w:t>
      </w:r>
      <w:r w:rsidR="006D1555">
        <w:t xml:space="preserve"> </w:t>
      </w:r>
      <w:r w:rsidR="006D1555">
        <w:fldChar w:fldCharType="begin"/>
      </w:r>
      <w:r w:rsidR="006D1555">
        <w:instrText xml:space="preserve"> ADDIN ZOTERO_ITEM CSL_CITATION {"citationID":"M0UW4Prs","properties":{"formattedCitation":"(Gallai et al., 2009)","plainCitation":"(Gallai et al., 2009)","noteIndex":0},"citationItems":[{"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Gallai et al., 2009)</w:t>
      </w:r>
      <w:r w:rsidR="006D1555">
        <w:fldChar w:fldCharType="end"/>
      </w:r>
      <w:r>
        <w:t>. The vast majority of European crops and of temperate wildflowers benefit from insect pollination by, in particular, bees (</w:t>
      </w:r>
      <w:proofErr w:type="spellStart"/>
      <w:r w:rsidR="000C684F">
        <w:t>Anthophila</w:t>
      </w:r>
      <w:proofErr w:type="spellEnd"/>
      <w:r>
        <w:t>) and hoverflies (Syrphidae)</w:t>
      </w:r>
      <w:r w:rsidR="000C684F">
        <w:t xml:space="preserve"> </w:t>
      </w:r>
      <w:r w:rsidR="00CA22E4">
        <w:fldChar w:fldCharType="begin"/>
      </w:r>
      <w:r w:rsidR="00CA22E4">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6D155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The maintenance of pollinator abundance and diversity is therefore of critical importance for both ecosystems and agricultural services. However, evidence of the loss of pollinators is clear-cut: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B06AF2">
        <w:instrText xml:space="preserve"> ADDIN ZOTERO_ITEM CSL_CITATION {"citationID":"NogUVsBj","properties":{"formattedCitation":"(Gill et al., 2016; Ollerton, 2017; Potts et al., 2016)","plainCitation":"(Gill et al., 2016; Ollerton, 2017; Potts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742,"uris":["http://zotero.org/users/4948104/items/2KGNDF8I"],"itemData":{"id":11742,"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Gill et al., 2016; Ollerton, 2017; Potts et al., 2016)</w:t>
      </w:r>
      <w:r w:rsidR="00B06AF2">
        <w:fldChar w:fldCharType="end"/>
      </w:r>
      <w:r>
        <w:t>. This is a serious cause for concern because pollinators are an integral part of ecosystems and their precipitous decline presents a crisis for food security and human wellbeing.</w:t>
      </w:r>
    </w:p>
    <w:p w14:paraId="58AA24F2" w14:textId="4AC2501F" w:rsidR="006F501D" w:rsidRDefault="006F501D" w:rsidP="006F501D">
      <w:r>
        <w:t>Pollinator declines are frequently attributed to multiple interacting causes, with the intensification of land-use, climate change, the spread of invasive species and parasites/pathogens usually considered as the main underlying drivers</w:t>
      </w:r>
      <w:r w:rsidR="00FC2987">
        <w:t xml:space="preserve"> </w:t>
      </w:r>
      <w:r w:rsidR="001529C0">
        <w:fldChar w:fldCharType="begin"/>
      </w:r>
      <w:r w:rsidR="00CA22E4">
        <w:instrText xml:space="preserve"> ADDIN ZOTERO_ITEM CSL_CITATION {"citationID":"6RqDpSg2","properties":{"formattedCitation":"(Gill et al., 2016; Vanbergen et al., 2013)","plainCitation":"(Gill et al., 2016; Vanbergen et al., 2013)","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Gill et al., 2016; Vanbergen et al., 2013)</w:t>
      </w:r>
      <w:r w:rsidR="001529C0">
        <w:fldChar w:fldCharType="end"/>
      </w:r>
      <w:r>
        <w:t>. Especially land-use change and the resulting habitat loss and homogeni</w:t>
      </w:r>
      <w:r w:rsidR="00C50DFC">
        <w:t>z</w:t>
      </w:r>
      <w:r>
        <w:t>ation are often seen as major individual factors causing the problem</w:t>
      </w:r>
      <w:r w:rsidR="001529C0">
        <w:t xml:space="preserve"> </w:t>
      </w:r>
      <w:r w:rsidR="001529C0">
        <w:fldChar w:fldCharType="begin"/>
      </w:r>
      <w:r w:rsidR="00CA22E4">
        <w:instrText xml:space="preserve"> ADDIN ZOTERO_ITEM CSL_CITATION {"citationID":"DOdakJA9","properties":{"formattedCitation":"(Vanbergen et al., 2013)","plainCitation":"(Vanbergen et al., 2013)","noteIndex":0},"citationItems":[{"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Vanbergen et al., 2013)</w:t>
      </w:r>
      <w:r w:rsidR="001529C0">
        <w:fldChar w:fldCharType="end"/>
      </w:r>
      <w:r>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CA22E4">
        <w:instrText xml:space="preserve"> ADDIN ZOTERO_ITEM CSL_CITATION {"citationID":"7rZUVkBr","properties":{"formattedCitation":"(Potts et al., 2010; Vanbergen et al., 2013)","plainCitation":"(Potts et al., 2010; Vanbergen et al., 2013)","noteIndex":0},"citationItems":[{"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Potts et al., 2010; Vanbergen et al., 2013)</w:t>
      </w:r>
      <w:r w:rsidR="001529C0">
        <w:fldChar w:fldCharType="end"/>
      </w:r>
      <w:r>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1529C0">
        <w:instrText xml:space="preserve"> ADDIN ZOTERO_ITEM CSL_CITATION {"citationID":"vK37DOEv","properties":{"formattedCitation":"(Senapathi et al., 2015)","plainCitation":"(Senapathi et al., 2015)","noteIndex":0},"citationItems":[{"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Senapathi et al., 2015)</w:t>
      </w:r>
      <w:r w:rsidR="001529C0">
        <w:fldChar w:fldCharType="end"/>
      </w:r>
      <w:r>
        <w:t xml:space="preserve">, there is a </w:t>
      </w:r>
      <w:r>
        <w:lastRenderedPageBreak/>
        <w:t xml:space="preserve">considerable lack of knowledge on the mechanisms underlying the responses of invertebrate </w:t>
      </w:r>
      <w:r w:rsidR="001529C0">
        <w:t xml:space="preserve">pollinators to land-use change </w:t>
      </w:r>
      <w:r w:rsidR="001529C0">
        <w:fldChar w:fldCharType="begin"/>
      </w:r>
      <w:r w:rsidR="001529C0">
        <w:instrText xml:space="preserve"> ADDIN ZOTERO_ITEM CSL_CITATION {"citationID":"rZlerq9V","properties":{"formattedCitation":"(Winfree et al., 2011)","plainCitation":"(Winfree et al., 2011)","noteIndex":0},"citationItems":[{"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infree et al., 2011)</w:t>
      </w:r>
      <w:r w:rsidR="001529C0">
        <w:fldChar w:fldCharType="end"/>
      </w:r>
      <w:r>
        <w:t xml:space="preserve">. This makes it difficult to reliable quantify the interactive effects with other drivers of decline and to develop effective approaches to conserve pollinator populations and the associated ecosystem services </w:t>
      </w:r>
      <w:r w:rsidR="001529C0">
        <w:fldChar w:fldCharType="begin"/>
      </w:r>
      <w:r w:rsidR="001529C0">
        <w:instrText xml:space="preserve"> ADDIN ZOTERO_ITEM CSL_CITATION {"citationID":"a6cf74Mx","properties":{"formattedCitation":"(Gill et al., 2016)","plainCitation":"(Gill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t>.</w:t>
      </w:r>
    </w:p>
    <w:p w14:paraId="12584F94" w14:textId="3E9FB839" w:rsidR="006F501D" w:rsidRDefault="006F501D" w:rsidP="006F501D">
      <w:r>
        <w:t>Dispersal capability is a key life-history trait affecting an organism’s ability to deal with habitat fragmentation.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C50DF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C50DF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C50DFC">
        <w:instrText xml:space="preserve"> ADDIN ZOTERO_ITEM CSL_CITATION {"citationID":"2TlAErNb","properties":{"formattedCitation":"(Baguette and Van Dyck, 2007; Jauker et al., 2009)","plainCitation":"(Baguette and Van Dyck, 2007; Jauker et al., 2009)","noteIndex":0},"citationItems":[{"id":3498,"uris":["http://zotero.org/users/4948104/items/LTSRR7H6"],"itemData":{"id":3498,"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Baguette and Van Dyck, 2007; Jauker et al., 2009)</w:t>
      </w:r>
      <w:r w:rsidR="00C50DFC">
        <w:fldChar w:fldCharType="end"/>
      </w:r>
      <w:r>
        <w:t>.</w:t>
      </w:r>
    </w:p>
    <w:p w14:paraId="2F46BAE5" w14:textId="32E424CD" w:rsidR="006F501D" w:rsidRDefault="006F501D" w:rsidP="006F501D">
      <w:r>
        <w:t>Until now, we only have a limited understanding of the dispersal ability of most insect pollinators and about the functional connectivity of fragmented habitats</w:t>
      </w:r>
      <w:r w:rsidR="00CA22E4">
        <w:t xml:space="preserve"> </w:t>
      </w:r>
      <w:r w:rsidR="00CA22E4">
        <w:fldChar w:fldCharType="begin"/>
      </w:r>
      <w:r w:rsidR="00CA22E4">
        <w:instrText xml:space="preserve"> ADDIN ZOTERO_ITEM CSL_CITATION {"citationID":"mgzPd61E","properties":{"formattedCitation":"(Dicks et al., 2013; Vanbergen et al., 2013)","plainCitation":"(Dicks et al., 2013;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Vanbergen et al., 2013)</w:t>
      </w:r>
      <w:r w:rsidR="00CA22E4">
        <w:fldChar w:fldCharType="end"/>
      </w:r>
      <w:r>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CA22E4">
        <w:instrText xml:space="preserve"> ADDIN ZOTERO_ITEM CSL_CITATION {"citationID":"WuvBDb15","properties":{"formattedCitation":"(Dicks et al., 2013; Gill et al., 2016; Vanbergen et al., 2013)","plainCitation":"(Dicks et al., 2013; Gill et al., 2016;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Gill et al., 2016; Vanbergen et al., 2013)</w:t>
      </w:r>
      <w:r w:rsidR="00CA22E4">
        <w:fldChar w:fldCharType="end"/>
      </w:r>
      <w:r>
        <w:t>. A particular difficulty with evaluating the impact of land-use change relates to the fact that flying ability differs significantly between different insect pollinator species (Green</w:t>
      </w:r>
      <w:r w:rsidR="00CA22E4">
        <w:t xml:space="preserve">leaf et al. 2007). Even closely </w:t>
      </w:r>
      <w:r>
        <w:t>related species can respond differently to habitat fragmentation</w:t>
      </w:r>
      <w:r w:rsidR="00CA22E4">
        <w:t xml:space="preserve"> </w:t>
      </w:r>
      <w:r w:rsidR="00CA22E4">
        <w:fldChar w:fldCharType="begin"/>
      </w:r>
      <w:r w:rsidR="00CA22E4">
        <w:instrText xml:space="preserve"> ADDIN ZOTERO_ITEM CSL_CITATION {"citationID":"rON4aJbE","properties":{"formattedCitation":"(Jauker et al., 2009; Steffan-Dewenter et al., 2002)","plainCitation":"(Jauker et al., 2009; Steffan-Dewenter et al., 2002)","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Jauker et al., 2009; Steffan-Dewenter et al., 2002)</w:t>
      </w:r>
      <w:r w:rsidR="00CA22E4">
        <w:fldChar w:fldCharType="end"/>
      </w:r>
      <w:r>
        <w:t>. Further studies on the impact of fragmentation on different pollinator groups/species in contrasting landscapes are thus needed. These would be of key importance for answering questions relative to the landscape structure and composition necessary to support insect pollinators, as well as the geographic scale at which maintenance measures should be implemented.</w:t>
      </w:r>
    </w:p>
    <w:p w14:paraId="477CAD12" w14:textId="56448B27" w:rsidR="006F501D" w:rsidRDefault="006F501D" w:rsidP="006F501D">
      <w:r>
        <w:lastRenderedPageBreak/>
        <w:t xml:space="preserve">One important group of plant pollinators are hoverflies (Syrphidae), a biologically diverse family of flower-visiting flies </w:t>
      </w:r>
      <w:r w:rsidR="001F1176">
        <w:fldChar w:fldCharType="begin"/>
      </w:r>
      <w:r w:rsidR="0077799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fldChar w:fldCharType="separate"/>
      </w:r>
      <w:r w:rsidR="00777994" w:rsidRPr="00777994">
        <w:rPr>
          <w:rFonts w:cs="Times New Roman"/>
        </w:rPr>
        <w:t>(Bickel et al., 2009; Speight, 2017; Wardhaugh, 2015)</w:t>
      </w:r>
      <w:r w:rsidR="001F1176">
        <w:fldChar w:fldCharType="end"/>
      </w:r>
      <w:r>
        <w:t>. Adults feed on nectar to gain energy and adult females on pollen to gain nutrients for egg production</w:t>
      </w:r>
      <w:r w:rsidR="009F7E71">
        <w:t xml:space="preserve"> </w:t>
      </w:r>
      <w:r w:rsidR="009F7E71">
        <w:fldChar w:fldCharType="begin"/>
      </w:r>
      <w:r w:rsidR="009F7E71">
        <w:instrText xml:space="preserve"> ADDIN ZOTERO_ITEM CSL_CITATION {"citationID":"1rEaxukF","properties":{"formattedCitation":"(van Rijn and W\\uc0\\u228{}ckers, 2016; W\\uc0\\u228{}ckers and van Rijn, 2012)","plainCitation":"(van Rijn and Wäckers, 2016; Wäckers and van Rijn, 2012)","noteIndex":0},"citationItems":[{"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13158,"uris":["http://zotero.org/users/4948104/items/JWJMD78H"],"itemData":{"id":13158,"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van Rijn and Wäckers, 2016; Wäckers and van Rijn, 2012)</w:t>
      </w:r>
      <w:r w:rsidR="009F7E71">
        <w:fldChar w:fldCharType="end"/>
      </w:r>
      <w:r>
        <w:t xml:space="preserve">. Species </w:t>
      </w:r>
      <w:r w:rsidR="00480B08">
        <w:t>do not</w:t>
      </w:r>
      <w:r>
        <w:t xml:space="preserve"> display </w:t>
      </w:r>
      <w:r w:rsidR="00480B08">
        <w:t xml:space="preserve">strict </w:t>
      </w:r>
      <w:r w:rsidR="00463806">
        <w:t xml:space="preserve">selectivity </w:t>
      </w:r>
      <w:r>
        <w:t>for specific flower species</w:t>
      </w:r>
      <w:r w:rsidR="00463806">
        <w:t xml:space="preserve"> </w:t>
      </w:r>
      <w:r w:rsidR="00463806">
        <w:fldChar w:fldCharType="begin"/>
      </w:r>
      <w:r w:rsidR="00705A6E">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Branquart and Hemptinne,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705A6E">
        <w:instrText xml:space="preserve"> ADDIN ZOTERO_ITEM CSL_CITATION {"citationID":"24IaW7Nx","properties":{"formattedCitation":"(Cowgill et al., 1993)","plainCitation":"(Cowgill et al., 1993)","noteIndex":0},"citationItems":[{"id":13176,"uris":["http://zotero.org/users/4948104/items/LMDFT9BQ"],"itemData":{"id":13176,"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480B08">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13174,"uris":["http://zotero.org/users/4948104/items/YUG395LA"],"itemData":{"id":13174,"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13173,"uris":["http://zotero.org/users/4948104/items/AZ7KL5DQ"],"itemData":{"id":13173,"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480B08" w:rsidRPr="00480B08">
        <w:rPr>
          <w:lang w:val="fr-CH"/>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Amorós-Jiménez et al., 2014; Laubertie et al., 2012; van Rijn and Wäckers, 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163921">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163921" w:rsidRPr="00163921">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Hodgkiss et al., 2018; Jauker et al., 2009; Pekas et al., 2020; Rader et al., 2016; Ssymank et al., 2008)</w:t>
      </w:r>
      <w:r w:rsidR="008F7BFD">
        <w:fldChar w:fldCharType="end"/>
      </w:r>
      <w:r w:rsidRPr="00163921">
        <w:rPr>
          <w:lang w:val="fr-CH"/>
        </w:rPr>
        <w:t xml:space="preserve">. </w:t>
      </w:r>
      <w:r>
        <w:t xml:space="preserve">Hoverfly larvae </w:t>
      </w:r>
      <w:proofErr w:type="spellStart"/>
      <w:r>
        <w:t>utilise</w:t>
      </w:r>
      <w:proofErr w:type="spellEnd"/>
      <w:r>
        <w:t xml:space="preserve"> a diverse array of habitats and feeding modes, including fungal fruiting bodies, nests of social Hymenoptera, decaying wood, dung and different water bodies. Many larvae also feed on aphids and are very effective biocontrol agents, especially in agricultural landscapes (Speight 2017). Given the ecological and economic importance of hoverflies, it would thus be important to gain a more thorough understanding of their movement ecology in fragmented landscapes.</w:t>
      </w:r>
    </w:p>
    <w:p w14:paraId="7EB5C571" w14:textId="77777777" w:rsidR="006F501D" w:rsidRDefault="006F501D" w:rsidP="006F501D">
      <w:r>
        <w:t xml:space="preserve">Little </w:t>
      </w:r>
      <w:proofErr w:type="gramStart"/>
      <w:r>
        <w:t>is known</w:t>
      </w:r>
      <w:proofErr w:type="gramEnd"/>
      <w:r>
        <w:t xml:space="preserve"> about dispersal of hoverflies in general and the effects of landscape fragmentation on their dispersal in particular. In Europe, some 30 species migrate southwards in the autumn, covering long distances and crossing mountain ranges in the process (</w:t>
      </w:r>
      <w:proofErr w:type="spellStart"/>
      <w:r>
        <w:t>Gatter</w:t>
      </w:r>
      <w:proofErr w:type="spellEnd"/>
      <w:r>
        <w:t xml:space="preserve"> &amp; </w:t>
      </w:r>
      <w:proofErr w:type="spellStart"/>
      <w:r>
        <w:t>Schmid</w:t>
      </w:r>
      <w:proofErr w:type="spellEnd"/>
      <w:r>
        <w:t xml:space="preserve"> 1990). The majority of hoverfly species, however, are non-migratory (Speight 2017) and not much </w:t>
      </w:r>
      <w:proofErr w:type="gramStart"/>
      <w:r>
        <w:t>is known</w:t>
      </w:r>
      <w:proofErr w:type="gramEnd"/>
      <w:r>
        <w:t xml:space="preserve"> about their intrinsic dispersal ability. Schweiger et al. (2007) assumed that hoverflies with large body sizes had high dispersal abilities. In a mark-recapture study on the aspen hoverfly (</w:t>
      </w:r>
      <w:proofErr w:type="spellStart"/>
      <w:r>
        <w:t>Hammerschmidtia</w:t>
      </w:r>
      <w:proofErr w:type="spellEnd"/>
      <w:r>
        <w:t xml:space="preserve"> </w:t>
      </w:r>
      <w:proofErr w:type="spellStart"/>
      <w:r>
        <w:t>ferruginea</w:t>
      </w:r>
      <w:proofErr w:type="spellEnd"/>
      <w:r>
        <w:t xml:space="preserve">, </w:t>
      </w:r>
      <w:proofErr w:type="spellStart"/>
      <w:r>
        <w:t>Fallén</w:t>
      </w:r>
      <w:proofErr w:type="spellEnd"/>
      <w:r>
        <w:t xml:space="preserve"> 1817), </w:t>
      </w:r>
      <w:proofErr w:type="spellStart"/>
      <w:r>
        <w:t>Rotheray</w:t>
      </w:r>
      <w:proofErr w:type="spellEnd"/>
      <w:r>
        <w:t xml:space="preserve"> et al. (2014) found wing length to be positively correlated with dispersal, but only in males. There is also little knowledge about dispersal distances. While </w:t>
      </w:r>
      <w:proofErr w:type="spellStart"/>
      <w:r>
        <w:t>Rotheray</w:t>
      </w:r>
      <w:proofErr w:type="spellEnd"/>
      <w:r>
        <w:t xml:space="preserve"> et al. (2014) recovered some H. </w:t>
      </w:r>
      <w:proofErr w:type="spellStart"/>
      <w:r>
        <w:t>ferruginea</w:t>
      </w:r>
      <w:proofErr w:type="spellEnd"/>
      <w:r>
        <w:t xml:space="preserve"> individuals at up to 5 km from the release site, during their normal foraging activity, hoverflies move a few hundred meters at most and tall vegetation, bare soil (dirt tracks, asphalt roads or ploughed fields) can act as barriers (</w:t>
      </w:r>
      <w:proofErr w:type="spellStart"/>
      <w:r>
        <w:t>Lövei</w:t>
      </w:r>
      <w:proofErr w:type="spellEnd"/>
      <w:r>
        <w:t xml:space="preserve"> et al. 1998, Wratten et al. 2003). Studies investigating hoverfly richness in relation to habitat patch isolation suggest that hoverflies are significantly impacted by habitat fragmentation (</w:t>
      </w:r>
      <w:proofErr w:type="spellStart"/>
      <w:r>
        <w:t>Ouin</w:t>
      </w:r>
      <w:proofErr w:type="spellEnd"/>
      <w:r>
        <w:t xml:space="preserve"> et al. 2006, </w:t>
      </w:r>
      <w:proofErr w:type="spellStart"/>
      <w:r>
        <w:t>Moquet</w:t>
      </w:r>
      <w:proofErr w:type="spellEnd"/>
      <w:r>
        <w:t xml:space="preserve"> et al. 2018).</w:t>
      </w:r>
    </w:p>
    <w:p w14:paraId="0E65A8B6" w14:textId="6BA36D2A" w:rsidR="006F501D" w:rsidRDefault="006F501D" w:rsidP="006F501D">
      <w:r>
        <w:lastRenderedPageBreak/>
        <w:t>Molecular genetic methods are powerful tools to investigate the effect of fragmentation on target species where dispersal capability cannot be studied directly, or only with great difficulty. In particular, investigating the spatial organization of genetic variation can help to clarify the degree of isolation of different habitat patches and identify landscape elements that hinder or facilitate gene flow (Guillot et al. 2005; Peterman 2018). Frequently, abrupt genetic discontinuities are linked with elements in the landscape that may disrupt dispersal in a species of interest. For example, during my research I have shown that motorways and large water bodies can act as gene flow barriers for different vertebrate species (Frantz et al. 2010b, Frantz et al. 2012). However, methods that detect abrupt genetic discontinuities can provide only limited information on how animals move through a landscape. By statistically relating the distribution of genetic similarities among individuals to landscape characteristics, it is possible to relate gene-flow patterns to landscape structure and develop rigorous empirical models of the functional connectivity of a landscape (Peterman 2018). Recently, I have applied this genetics-based resistance modelling to show that urban foxes in Berlin used railways and motorways as main dispersal corridors within the cityscape, while avoiding densely built-up areas. Based on these results, it was possible to model landscape resistance to fox dispersal (</w:t>
      </w:r>
      <w:proofErr w:type="spellStart"/>
      <w:r>
        <w:t>Kimmig</w:t>
      </w:r>
      <w:proofErr w:type="spellEnd"/>
      <w:r>
        <w:t xml:space="preserve"> et al. 2020). I have also applied resistance modelling to assess the effects of landscape features on large ungulates in Belgium and Germany (Renner et al. 2015, </w:t>
      </w:r>
      <w:proofErr w:type="spellStart"/>
      <w:r>
        <w:t>Dellicour</w:t>
      </w:r>
      <w:proofErr w:type="spellEnd"/>
      <w:r>
        <w:t xml:space="preserve"> et al. 2019). Finally, by comparing the characteristics of spatial genetic structure it is possible to infer difference in dispersal patterns of populations or sexes, as I have shown for badgers in the UK and Switzerland (Frantz et al. 2010a).</w:t>
      </w:r>
    </w:p>
    <w:p w14:paraId="6D060A35" w14:textId="77777777" w:rsidR="006F501D" w:rsidRDefault="006F501D" w:rsidP="006F501D">
      <w:r>
        <w:t xml:space="preserve">There are only very few studies that use genetic methods to investigate the effect of habitat fragmentation on dispersal of insect pollinators, particularly at the landscape scale. Studies on hoverflies either looked at large spatial scales and/or did not statistically evaluate the effect of environmental features on dispersal (Raymond et al. 2013, Schauer et al. 2018). Nevertheless, the results from work on Apiformes suggest that even good dispersers can be impacted by habitat fragmentation. Bumblebee (Bombus) species normally exhibit little genetic structure at smaller spatial scales (10s of km; Lozier et al. 2011, Dreier et al. 2014). </w:t>
      </w:r>
      <w:proofErr w:type="spellStart"/>
      <w:r>
        <w:t>Jha</w:t>
      </w:r>
      <w:proofErr w:type="spellEnd"/>
      <w:r>
        <w:t xml:space="preserve"> &amp; </w:t>
      </w:r>
      <w:proofErr w:type="spellStart"/>
      <w:r>
        <w:t>Kremen</w:t>
      </w:r>
      <w:proofErr w:type="spellEnd"/>
      <w:r>
        <w:t xml:space="preserve"> (2013) nevertheless showed that impervious cover associated with built-up areas significantly limited gene flow in a North American Bombus species. Even though working at a larger spatial scale, Davis et al. (2010) similarly showed that urban areas were a substantial gene flow barrier for a rare solitary bee.</w:t>
      </w:r>
    </w:p>
    <w:p w14:paraId="72919E24" w14:textId="2B7EE94A" w:rsidR="009B4D8A" w:rsidRDefault="006F501D" w:rsidP="006F501D">
      <w:proofErr w:type="gramStart"/>
      <w:r>
        <w:lastRenderedPageBreak/>
        <w:t>As a consequence</w:t>
      </w:r>
      <w:proofErr w:type="gramEnd"/>
      <w:r>
        <w:t xml:space="preserve"> of demographic growth, land use change for new infrastructure and urban development is expected to be considerable. This, in turn, will lead to further loss and fragmentation of natural and semi-natural habitats (Jaeger &amp; </w:t>
      </w:r>
      <w:proofErr w:type="spellStart"/>
      <w:r>
        <w:t>Madrinan</w:t>
      </w:r>
      <w:proofErr w:type="spellEnd"/>
      <w:r>
        <w:t xml:space="preserve"> 2011). Luxembourg has </w:t>
      </w:r>
      <w:proofErr w:type="spellStart"/>
      <w:r>
        <w:t>recognised</w:t>
      </w:r>
      <w:proofErr w:type="spellEnd"/>
      <w:r>
        <w:t xml:space="preserve"> that habitat loss and fragmentation are threatening its biodiversity in general and insect pollinators in particular. Key strategies to counteract the negative effects of habitat fragmentation include the design of a network of ecological corridors as well as land set-a-side to support pollinators within the agricultural landscape (</w:t>
      </w:r>
      <w:proofErr w:type="spellStart"/>
      <w:r>
        <w:t>Ministère</w:t>
      </w:r>
      <w:proofErr w:type="spellEnd"/>
      <w:r>
        <w:t xml:space="preserve"> du </w:t>
      </w:r>
      <w:proofErr w:type="spellStart"/>
      <w:r>
        <w:t>Développement</w:t>
      </w:r>
      <w:proofErr w:type="spellEnd"/>
      <w:r>
        <w:t xml:space="preserve"> durable et des Infrastructures 2017). In order for these mitigating measures to be successful, however, it is important to understand the functional connectivity of the landscape from the viewpoint of the pollinator (Dreier et al. 2014, </w:t>
      </w:r>
      <w:proofErr w:type="spellStart"/>
      <w:r>
        <w:t>Rands</w:t>
      </w:r>
      <w:proofErr w:type="spellEnd"/>
      <w:r>
        <w:t xml:space="preserve"> 2014).</w:t>
      </w:r>
    </w:p>
    <w:p w14:paraId="3EC87C79" w14:textId="162DB5B6" w:rsidR="00B34036" w:rsidRPr="00B34036" w:rsidRDefault="00B34036" w:rsidP="006F501D">
      <w:pPr>
        <w:rPr>
          <w:b/>
        </w:rPr>
      </w:pPr>
      <w:r w:rsidRPr="00B34036">
        <w:rPr>
          <w:b/>
        </w:rPr>
        <w:t>METHODS</w:t>
      </w:r>
    </w:p>
    <w:p w14:paraId="1DEC0AD2" w14:textId="3F43D670" w:rsidR="00B34036" w:rsidRDefault="00B34036" w:rsidP="006F501D">
      <w:pPr>
        <w:rPr>
          <w:b/>
        </w:rPr>
      </w:pPr>
      <w:r>
        <w:rPr>
          <w:b/>
        </w:rPr>
        <w:t>RESULTS</w:t>
      </w:r>
    </w:p>
    <w:p w14:paraId="28864E8C" w14:textId="600F13E1" w:rsidR="00B34036" w:rsidRPr="00B34036" w:rsidRDefault="00B34036" w:rsidP="006F501D">
      <w:pPr>
        <w:rPr>
          <w:b/>
        </w:rPr>
      </w:pPr>
      <w:r>
        <w:rPr>
          <w:b/>
        </w:rPr>
        <w:t>DISCUSSION</w:t>
      </w:r>
    </w:p>
    <w:p w14:paraId="054A7D25" w14:textId="72A0CD2C" w:rsidR="00F622C3" w:rsidRDefault="00F622C3" w:rsidP="006F501D">
      <w:r>
        <w:rPr>
          <w:b/>
        </w:rPr>
        <w:t>REFERENCES</w:t>
      </w:r>
    </w:p>
    <w:p w14:paraId="6C133BB3" w14:textId="77777777" w:rsidR="00F622C3" w:rsidRPr="00F622C3" w:rsidRDefault="00F622C3" w:rsidP="00F622C3">
      <w:pPr>
        <w:pStyle w:val="Bibliography"/>
        <w:rPr>
          <w:rFonts w:cs="Times New Roman"/>
        </w:rPr>
      </w:pPr>
      <w:r>
        <w:fldChar w:fldCharType="begin"/>
      </w:r>
      <w:r>
        <w:instrText xml:space="preserve"> ADDIN ZOTERO_BIBL {"uncited":[],"omitted":[],"custom":[]} CSL_BIBLIOGRAPHY </w:instrText>
      </w:r>
      <w:r>
        <w:fldChar w:fldCharType="separate"/>
      </w:r>
      <w:r w:rsidRPr="00F622C3">
        <w:rPr>
          <w:rFonts w:cs="Times New Roman"/>
        </w:rPr>
        <w:t>Amorós-Jiménez, R., Pineda, A., Fereres, A., Marcos-García, M.Á., 2014. Feeding preferences of the aphidophagous hoverfly Sphaerophoria rueppellii affect the performance of its offspring. BioControl 59, 427–435. https://doi.org/10.1007/s10526-014-9577-8</w:t>
      </w:r>
    </w:p>
    <w:p w14:paraId="38E63D23" w14:textId="77777777" w:rsidR="00F622C3" w:rsidRPr="00F622C3" w:rsidRDefault="00F622C3" w:rsidP="00F622C3">
      <w:pPr>
        <w:pStyle w:val="Bibliography"/>
        <w:rPr>
          <w:rFonts w:cs="Times New Roman"/>
        </w:rPr>
      </w:pPr>
      <w:r w:rsidRPr="00F622C3">
        <w:rPr>
          <w:rFonts w:cs="Times New Roman"/>
        </w:rPr>
        <w:t>Baguette, M., Van Dyck, H., 2007. Landscape connectivity and animal behavior: Functional grain as a key determinant for dispersal. Landsc. Ecol. 22, 1117–1129. https://doi.org/10.1007/s10980-007-9108-4</w:t>
      </w:r>
    </w:p>
    <w:p w14:paraId="73C42BF9" w14:textId="77777777" w:rsidR="00F622C3" w:rsidRPr="00F622C3" w:rsidRDefault="00F622C3" w:rsidP="00F622C3">
      <w:pPr>
        <w:pStyle w:val="Bibliography"/>
        <w:rPr>
          <w:rFonts w:cs="Times New Roman"/>
        </w:rPr>
      </w:pPr>
      <w:r w:rsidRPr="00F622C3">
        <w:rPr>
          <w:rFonts w:cs="Times New Roman"/>
        </w:rPr>
        <w:t>Bickel, D., Pape, T., Meier, R. (Eds.), 2009. Diptera Diversity: Status, Challenges and Tools. Brill.</w:t>
      </w:r>
    </w:p>
    <w:p w14:paraId="47D7DB81" w14:textId="77777777" w:rsidR="00F622C3" w:rsidRPr="00F622C3" w:rsidRDefault="00F622C3" w:rsidP="00F622C3">
      <w:pPr>
        <w:pStyle w:val="Bibliography"/>
        <w:rPr>
          <w:rFonts w:cs="Times New Roman"/>
        </w:rPr>
      </w:pPr>
      <w:r w:rsidRPr="00F622C3">
        <w:rPr>
          <w:rFonts w:cs="Times New Roman"/>
        </w:rPr>
        <w:t>Bowler, D.E., Benton, T.G., 2005. Causes and consequences of animal dispersal strategies: relating individual behaviour to spatial dynamics. Biol. Rev. 80, 205–225. https://doi.org/10.1017/S1464793104006645</w:t>
      </w:r>
    </w:p>
    <w:p w14:paraId="3F0CBB01" w14:textId="77777777" w:rsidR="00F622C3" w:rsidRPr="00F622C3" w:rsidRDefault="00F622C3" w:rsidP="00F622C3">
      <w:pPr>
        <w:pStyle w:val="Bibliography"/>
        <w:rPr>
          <w:rFonts w:cs="Times New Roman"/>
        </w:rPr>
      </w:pPr>
      <w:r w:rsidRPr="00F622C3">
        <w:rPr>
          <w:rFonts w:cs="Times New Roman"/>
        </w:rPr>
        <w:t>Branquart, E., Hemptinne, J.-L., 2000. Selectivity in the exploitation of floral resources by hoverflies (Diptera: Syrphinae). Ecography 23, 732–742. https://doi.org/10.1111/j.1600-0587.2000.tb00316.x</w:t>
      </w:r>
    </w:p>
    <w:p w14:paraId="666EF8B7" w14:textId="77777777" w:rsidR="00F622C3" w:rsidRPr="00F622C3" w:rsidRDefault="00F622C3" w:rsidP="00F622C3">
      <w:pPr>
        <w:pStyle w:val="Bibliography"/>
        <w:rPr>
          <w:rFonts w:cs="Times New Roman"/>
        </w:rPr>
      </w:pPr>
      <w:r w:rsidRPr="00F622C3">
        <w:rPr>
          <w:rFonts w:cs="Times New Roman"/>
        </w:rPr>
        <w:t>Cowgill, S.E., Sotherton, N.W., Wratten, S.D., 1993. The selective use of floral resources by the hoverfly Episyrphus balteatus (Diptera: Syrphidae) on farmland. Ann. Appl. Biol. 122, 223–231. https://doi.org/10.1111/j.1744-7348.1993.tb04029.x</w:t>
      </w:r>
    </w:p>
    <w:p w14:paraId="4A487F23" w14:textId="77777777" w:rsidR="00F622C3" w:rsidRPr="00F622C3" w:rsidRDefault="00F622C3" w:rsidP="00F622C3">
      <w:pPr>
        <w:pStyle w:val="Bibliography"/>
        <w:rPr>
          <w:rFonts w:cs="Times New Roman"/>
          <w:lang w:val="fr-CH"/>
        </w:rPr>
      </w:pPr>
      <w:r w:rsidRPr="00F622C3">
        <w:rPr>
          <w:rFonts w:cs="Times New Roman"/>
        </w:rPr>
        <w:t xml:space="preserve">Dicks, L.V., Abrahams, A., Atkinson, J., Biesmeijer, J., Bourn, N., Brown, C., Brown, M.J.F., Carvell, C., Connolly, C., Cresswell, J.E., Croft, P., Darvill, B., De Zylva, P., </w:t>
      </w:r>
      <w:r w:rsidRPr="00F622C3">
        <w:rPr>
          <w:rFonts w:cs="Times New Roman"/>
        </w:rPr>
        <w:lastRenderedPageBreak/>
        <w:t xml:space="preserve">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w:t>
      </w:r>
      <w:r w:rsidRPr="00F622C3">
        <w:rPr>
          <w:rFonts w:cs="Times New Roman"/>
          <w:lang w:val="fr-CH"/>
        </w:rPr>
        <w:t>Insect Conserv. Divers. 6, 435–446. https://doi.org/10.1111/j.1752-4598.2012.00221.x</w:t>
      </w:r>
    </w:p>
    <w:p w14:paraId="5A4248D1" w14:textId="77777777" w:rsidR="00F622C3" w:rsidRPr="00F622C3" w:rsidRDefault="00F622C3" w:rsidP="00F622C3">
      <w:pPr>
        <w:pStyle w:val="Bibliography"/>
        <w:rPr>
          <w:rFonts w:cs="Times New Roman"/>
        </w:rPr>
      </w:pPr>
      <w:r w:rsidRPr="00F622C3">
        <w:rPr>
          <w:rFonts w:cs="Times New Roman"/>
          <w:lang w:val="fr-CH"/>
        </w:rPr>
        <w:t xml:space="preserve">Gallai, N., Salles, J.-M., Settele, J., Vaissière, B.E., 2009. </w:t>
      </w:r>
      <w:r w:rsidRPr="00F622C3">
        <w:rPr>
          <w:rFonts w:cs="Times New Roman"/>
        </w:rPr>
        <w:t>Economic valuation of the vulnerability of world agriculture confronted with pollinator decline. Ecol. Econ. 68, 810–821. https://doi.org/10.1016/j.ecolecon.2008.06.014</w:t>
      </w:r>
    </w:p>
    <w:p w14:paraId="3BF0515E" w14:textId="77777777" w:rsidR="00F622C3" w:rsidRPr="00F622C3" w:rsidRDefault="00F622C3" w:rsidP="00F622C3">
      <w:pPr>
        <w:pStyle w:val="Bibliography"/>
        <w:rPr>
          <w:rFonts w:cs="Times New Roman"/>
        </w:rPr>
      </w:pPr>
      <w:r w:rsidRPr="00F622C3">
        <w:rPr>
          <w:rFonts w:cs="Times New Roman"/>
        </w:rP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0D6E5C04" w14:textId="77777777" w:rsidR="00F622C3" w:rsidRPr="00F622C3" w:rsidRDefault="00F622C3" w:rsidP="00F622C3">
      <w:pPr>
        <w:pStyle w:val="Bibliography"/>
        <w:rPr>
          <w:rFonts w:cs="Times New Roman"/>
          <w:lang w:val="de-LU"/>
        </w:rPr>
      </w:pPr>
      <w:r w:rsidRPr="00F622C3">
        <w:rPr>
          <w:rFonts w:cs="Times New Roman"/>
        </w:rPr>
        <w:t xml:space="preserve">Hodgkiss, D., Brown, M.J.F., Fountain, M.T., 2018. Syrphine hoverflies are effective pollinators of commercial strawberry. </w:t>
      </w:r>
      <w:r w:rsidRPr="00F622C3">
        <w:rPr>
          <w:rFonts w:cs="Times New Roman"/>
          <w:lang w:val="de-LU"/>
        </w:rPr>
        <w:t>J. Pollinat. Ecol. 22, 55–66. https://doi.org/10.26786/1920-7603(2018)five</w:t>
      </w:r>
    </w:p>
    <w:p w14:paraId="5DCCC943" w14:textId="77777777" w:rsidR="00F622C3" w:rsidRPr="00F622C3" w:rsidRDefault="00F622C3" w:rsidP="00F622C3">
      <w:pPr>
        <w:pStyle w:val="Bibliography"/>
        <w:rPr>
          <w:rFonts w:cs="Times New Roman"/>
        </w:rPr>
      </w:pPr>
      <w:r w:rsidRPr="00F622C3">
        <w:rPr>
          <w:rFonts w:cs="Times New Roman"/>
          <w:lang w:val="de-LU"/>
        </w:rPr>
        <w:t xml:space="preserve">Jauker, F., Diekötter, T., Schwarzbach, F., Wolters, V., 2009. </w:t>
      </w:r>
      <w:r w:rsidRPr="00F622C3">
        <w:rPr>
          <w:rFonts w:cs="Times New Roman"/>
        </w:rPr>
        <w:t>Pollinator dispersal in an agricultural matrix: opposing responses of wild bees and hoverflies to landscape structure and distance from main habitat. Landsc. Ecol. 24, 547–555. https://doi.org/10.1007/s10980-009-9331-2</w:t>
      </w:r>
    </w:p>
    <w:p w14:paraId="1451F7F1" w14:textId="77777777" w:rsidR="00F622C3" w:rsidRPr="00F622C3" w:rsidRDefault="00F622C3" w:rsidP="00F622C3">
      <w:pPr>
        <w:pStyle w:val="Bibliography"/>
        <w:rPr>
          <w:rFonts w:cs="Times New Roman"/>
        </w:rPr>
      </w:pPr>
      <w:r w:rsidRPr="00F622C3">
        <w:rPr>
          <w:rFonts w:cs="Times New Roman"/>
        </w:rPr>
        <w:t>Laubertie, E.A., Wratten, S.D., Hemptinne, J.-L., 2012. The contribution of potential beneficial insectary plant species to adult hoverfly (Diptera: Syrphidae) fitness. Biol. Control 61, 1–6. https://doi.org/10.1016/j.biocontrol.2011.12.010</w:t>
      </w:r>
    </w:p>
    <w:p w14:paraId="27A1A1E8" w14:textId="77777777" w:rsidR="00F622C3" w:rsidRPr="00F622C3" w:rsidRDefault="00F622C3" w:rsidP="00F622C3">
      <w:pPr>
        <w:pStyle w:val="Bibliography"/>
        <w:rPr>
          <w:rFonts w:cs="Times New Roman"/>
        </w:rPr>
      </w:pPr>
      <w:r w:rsidRPr="00F622C3">
        <w:rPr>
          <w:rFonts w:cs="Times New Roman"/>
        </w:rP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7ECD1473" w14:textId="77777777" w:rsidR="00F622C3" w:rsidRPr="00F622C3" w:rsidRDefault="00F622C3" w:rsidP="00F622C3">
      <w:pPr>
        <w:pStyle w:val="Bibliography"/>
        <w:rPr>
          <w:rFonts w:cs="Times New Roman"/>
        </w:rPr>
      </w:pPr>
      <w:r w:rsidRPr="00F622C3">
        <w:rPr>
          <w:rFonts w:cs="Times New Roman"/>
        </w:rPr>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1C967172" w14:textId="77777777" w:rsidR="00F622C3" w:rsidRPr="00F622C3" w:rsidRDefault="00F622C3" w:rsidP="00F622C3">
      <w:pPr>
        <w:pStyle w:val="Bibliography"/>
        <w:rPr>
          <w:rFonts w:cs="Times New Roman"/>
        </w:rPr>
      </w:pPr>
      <w:r w:rsidRPr="00F622C3">
        <w:rPr>
          <w:rFonts w:cs="Times New Roman"/>
        </w:rPr>
        <w:t>Ollerton, J., 2017. Pollinator Diversity: Distribution, Ecological Function, and Conservation. Annu. Rev. Ecol. Evol. Syst. 48, 353–376. https://doi.org/10.1146/annurev-ecolsys-110316-022919</w:t>
      </w:r>
    </w:p>
    <w:p w14:paraId="528AEB05" w14:textId="77777777" w:rsidR="00F622C3" w:rsidRPr="00F622C3" w:rsidRDefault="00F622C3" w:rsidP="00F622C3">
      <w:pPr>
        <w:pStyle w:val="Bibliography"/>
        <w:rPr>
          <w:rFonts w:cs="Times New Roman"/>
        </w:rPr>
      </w:pPr>
      <w:r w:rsidRPr="00F622C3">
        <w:rPr>
          <w:rFonts w:cs="Times New Roman"/>
          <w:lang w:val="de-LU"/>
        </w:rPr>
        <w:t xml:space="preserve">Pekas, A., De Craecker, I., Boonen, S., Wäckers, F.L., Moerkens, R., 2020. </w:t>
      </w:r>
      <w:r w:rsidRPr="00F622C3">
        <w:rPr>
          <w:rFonts w:cs="Times New Roman"/>
        </w:rPr>
        <w:t>One stone; two birds: concurrent pest control and pollination services provided by aphidophagous hoverflies. Biol. Control 149, 104328. https://doi.org/10.1016/j.biocontrol.2020.104328</w:t>
      </w:r>
    </w:p>
    <w:p w14:paraId="3666F908" w14:textId="77777777" w:rsidR="00F622C3" w:rsidRPr="00F622C3" w:rsidRDefault="00F622C3" w:rsidP="00F622C3">
      <w:pPr>
        <w:pStyle w:val="Bibliography"/>
        <w:rPr>
          <w:rFonts w:cs="Times New Roman"/>
          <w:lang w:val="de-LU"/>
        </w:rPr>
      </w:pPr>
      <w:r w:rsidRPr="00F622C3">
        <w:rPr>
          <w:rFonts w:cs="Times New Roman"/>
        </w:rPr>
        <w:t xml:space="preserve">Potts, S., K., B., Bommarco, R., Breeze, T., Carvalheiro, L., Franzén, M., González-Varo, J.P., A., H., Kleijn, D., Klein, A., Kunin, Lecocq, T., Lundin, O., Michez, D., Neumann, P., A., N., Penev, L., Rasmont, P., Ratamäki, O., Schweiger, O., 2015. </w:t>
      </w:r>
      <w:r w:rsidRPr="00F622C3">
        <w:rPr>
          <w:rFonts w:cs="Times New Roman"/>
        </w:rPr>
        <w:lastRenderedPageBreak/>
        <w:t xml:space="preserve">Status and trends of European pollinators. Key findings of the STEP project. </w:t>
      </w:r>
      <w:r w:rsidRPr="00F622C3">
        <w:rPr>
          <w:rFonts w:cs="Times New Roman"/>
          <w:lang w:val="de-LU"/>
        </w:rPr>
        <w:t>Pensoft Publishers, Sofia, Bulgaria.</w:t>
      </w:r>
    </w:p>
    <w:p w14:paraId="276C760F" w14:textId="77777777" w:rsidR="00F622C3" w:rsidRPr="00F622C3" w:rsidRDefault="00F622C3" w:rsidP="00F622C3">
      <w:pPr>
        <w:pStyle w:val="Bibliography"/>
        <w:rPr>
          <w:rFonts w:cs="Times New Roman"/>
        </w:rPr>
      </w:pPr>
      <w:r w:rsidRPr="00F622C3">
        <w:rPr>
          <w:rFonts w:cs="Times New Roman"/>
          <w:lang w:val="de-LU"/>
        </w:rPr>
        <w:t xml:space="preserve">Potts, S.G., Biesmeijer, J.C., Kremen, C., Neumann, P., Schweiger, O., Kunin, W.E., 2010. </w:t>
      </w:r>
      <w:r w:rsidRPr="00F622C3">
        <w:rPr>
          <w:rFonts w:cs="Times New Roman"/>
        </w:rPr>
        <w:t>Global pollinator declines: trends, impacts and drivers. Trends Ecol. Evol. 25, 345–353. https://doi.org/10.1016/j.tree.2010.01.007</w:t>
      </w:r>
    </w:p>
    <w:p w14:paraId="06F9E23D" w14:textId="77777777" w:rsidR="00F622C3" w:rsidRPr="00F622C3" w:rsidRDefault="00F622C3" w:rsidP="00F622C3">
      <w:pPr>
        <w:pStyle w:val="Bibliography"/>
        <w:rPr>
          <w:rFonts w:cs="Times New Roman"/>
        </w:rPr>
      </w:pPr>
      <w:r w:rsidRPr="00F622C3">
        <w:rPr>
          <w:rFonts w:cs="Times New Roman"/>
        </w:rPr>
        <w:t>Potts, S.G., Imperatriz-Fonseca, V., Ngo, H.T., Aizen, M.A., Biesmeijer, J.C., Breeze, T.D., Dicks, L.V., Garibaldi, L.A., Hill, R., Settele, J., Vanbergen, A.J., 2016. Safeguarding pollinators and their values to human well-being. Nature 540, 220–229. https://doi.org/10.1038/nature20588</w:t>
      </w:r>
    </w:p>
    <w:p w14:paraId="3B68E7E5" w14:textId="77777777" w:rsidR="00F622C3" w:rsidRPr="00F622C3" w:rsidRDefault="00F622C3" w:rsidP="00F622C3">
      <w:pPr>
        <w:pStyle w:val="Bibliography"/>
        <w:rPr>
          <w:rFonts w:cs="Times New Roman"/>
        </w:rPr>
      </w:pPr>
      <w:r w:rsidRPr="00F622C3">
        <w:rPr>
          <w:rFonts w:cs="Times New Roman"/>
        </w:rP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42951CB3" w14:textId="77777777" w:rsidR="00F622C3" w:rsidRPr="00F622C3" w:rsidRDefault="00F622C3" w:rsidP="00F622C3">
      <w:pPr>
        <w:pStyle w:val="Bibliography"/>
        <w:rPr>
          <w:rFonts w:cs="Times New Roman"/>
        </w:rPr>
      </w:pPr>
      <w:r w:rsidRPr="00F622C3">
        <w:rPr>
          <w:rFonts w:cs="Times New Roman"/>
        </w:rP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6D7AD711" w14:textId="77777777" w:rsidR="00F622C3" w:rsidRPr="00F622C3" w:rsidRDefault="00F622C3" w:rsidP="00F622C3">
      <w:pPr>
        <w:pStyle w:val="Bibliography"/>
        <w:rPr>
          <w:rFonts w:cs="Times New Roman"/>
        </w:rPr>
      </w:pPr>
      <w:r w:rsidRPr="00F622C3">
        <w:rPr>
          <w:rFonts w:cs="Times New Roman"/>
        </w:rPr>
        <w:t>Speight, M.C.D., 2017. Species account of European Syrphidae, Syrph the Net, the database of European Syrphidae (Diptera). Syrph the Net publications, Dublin, Ireland.</w:t>
      </w:r>
    </w:p>
    <w:p w14:paraId="1C99916D" w14:textId="77777777" w:rsidR="00F622C3" w:rsidRPr="00F622C3" w:rsidRDefault="00F622C3" w:rsidP="00F622C3">
      <w:pPr>
        <w:pStyle w:val="Bibliography"/>
        <w:rPr>
          <w:rFonts w:cs="Times New Roman"/>
          <w:lang w:val="de-LU"/>
        </w:rPr>
      </w:pPr>
      <w:r w:rsidRPr="00F622C3">
        <w:rPr>
          <w:rFonts w:cs="Times New Roman"/>
        </w:rPr>
        <w:t xml:space="preserve">Ssymank, A., Kearns, C.A., Pape, T., Thompson, F.C., 2008. Pollinating Flies (Diptera): A major contribution to plant diversity and agricultural production. </w:t>
      </w:r>
      <w:r w:rsidRPr="00F622C3">
        <w:rPr>
          <w:rFonts w:cs="Times New Roman"/>
          <w:lang w:val="de-LU"/>
        </w:rPr>
        <w:t>Biodiversity 9, 86–89. https://doi.org/10.1080/14888386.2008.9712892</w:t>
      </w:r>
    </w:p>
    <w:p w14:paraId="4A6CCBF4" w14:textId="77777777" w:rsidR="00F622C3" w:rsidRPr="00F622C3" w:rsidRDefault="00F622C3" w:rsidP="00F622C3">
      <w:pPr>
        <w:pStyle w:val="Bibliography"/>
        <w:rPr>
          <w:rFonts w:cs="Times New Roman"/>
        </w:rPr>
      </w:pPr>
      <w:r w:rsidRPr="00F622C3">
        <w:rPr>
          <w:rFonts w:cs="Times New Roman"/>
          <w:lang w:val="de-LU"/>
        </w:rPr>
        <w:t xml:space="preserve">Steffan-Dewenter, I., Münzenberg, U., Bürger, C., Thies, C., Tscharntke, T., 2002. </w:t>
      </w:r>
      <w:r w:rsidRPr="00F622C3">
        <w:rPr>
          <w:rFonts w:cs="Times New Roman"/>
        </w:rPr>
        <w:t>Scale-Dependent Effects of Landscape Context on Three Pollinator Guilds. Ecology 83, 1421–1432. https://doi.org/10.1890/0012-9658(2002)083[1421:SDEOLC]2.0.CO;2</w:t>
      </w:r>
    </w:p>
    <w:p w14:paraId="4AD922D0" w14:textId="77777777" w:rsidR="00F622C3" w:rsidRPr="00F622C3" w:rsidRDefault="00F622C3" w:rsidP="00F622C3">
      <w:pPr>
        <w:pStyle w:val="Bibliography"/>
        <w:rPr>
          <w:rFonts w:cs="Times New Roman"/>
        </w:rPr>
      </w:pPr>
      <w:r w:rsidRPr="00F622C3">
        <w:rPr>
          <w:rFonts w:cs="Times New Roman"/>
        </w:rPr>
        <w:t>van Rijn, P.C.J., Wäckers, F.L., 2016. Nectar accessibility determines fitness, flower choice and abundance of hoverflies that provide natural pest control. J. Appl. Ecol. 53, 925–933. https://doi.org/10.1111/1365-2664.12605</w:t>
      </w:r>
    </w:p>
    <w:p w14:paraId="071950DF" w14:textId="77777777" w:rsidR="00F622C3" w:rsidRPr="00F622C3" w:rsidRDefault="00F622C3" w:rsidP="00F622C3">
      <w:pPr>
        <w:pStyle w:val="Bibliography"/>
        <w:rPr>
          <w:rFonts w:cs="Times New Roman"/>
          <w:lang w:val="fr-CH"/>
        </w:rPr>
      </w:pPr>
      <w:r w:rsidRPr="00F622C3">
        <w:rPr>
          <w:rFonts w:cs="Times New Roman"/>
        </w:rPr>
        <w:t xml:space="preserve">Vanbergen, A.J., 1, 2, 3, 4, 2013. Threats to an ecosystem service: pressures on pollinators. </w:t>
      </w:r>
      <w:r w:rsidRPr="00F622C3">
        <w:rPr>
          <w:rFonts w:cs="Times New Roman"/>
          <w:lang w:val="fr-CH"/>
        </w:rPr>
        <w:t>Front. Ecol. Environ. 11, 251–259. https://doi.org/10.1890/120126</w:t>
      </w:r>
    </w:p>
    <w:p w14:paraId="71401D2D" w14:textId="77777777" w:rsidR="00F622C3" w:rsidRPr="00F622C3" w:rsidRDefault="00F622C3" w:rsidP="00F622C3">
      <w:pPr>
        <w:pStyle w:val="Bibliography"/>
        <w:rPr>
          <w:rFonts w:cs="Times New Roman"/>
        </w:rPr>
      </w:pPr>
      <w:r w:rsidRPr="00F622C3">
        <w:rPr>
          <w:rFonts w:cs="Times New Roman"/>
          <w:lang w:val="fr-CH"/>
        </w:rPr>
        <w:t xml:space="preserve">Wäckers, F.L., van Rijn, P.C.J., 2012. </w:t>
      </w:r>
      <w:r w:rsidRPr="00F622C3">
        <w:rPr>
          <w:rFonts w:cs="Times New Roman"/>
        </w:rPr>
        <w:t>Pick and Mix: Selecting Flowering Plants to Meet the Requirements of Target Biological Control Insects, in: Gurr, G.M., Wratten, S.D., Snyder, W.E., Read, D.M.Y. (Eds.), Biodiversity and Insect Pests. Wiley, pp. 139–165. https://doi.org/10.1002/9781118231838.ch9</w:t>
      </w:r>
    </w:p>
    <w:p w14:paraId="43AC40F5" w14:textId="77777777" w:rsidR="00F622C3" w:rsidRPr="00F622C3" w:rsidRDefault="00F622C3" w:rsidP="00F622C3">
      <w:pPr>
        <w:pStyle w:val="Bibliography"/>
        <w:rPr>
          <w:rFonts w:cs="Times New Roman"/>
        </w:rPr>
      </w:pPr>
      <w:r w:rsidRPr="00F622C3">
        <w:rPr>
          <w:rFonts w:cs="Times New Roman"/>
        </w:rPr>
        <w:t>Wardhaugh, C.W., 2015. How many species of arthropods visit flowers? Arthropod-Plant Interact. 9, 547–565. https://doi.org/10.1007/s11829-015-9398-4</w:t>
      </w:r>
    </w:p>
    <w:p w14:paraId="4244C95A" w14:textId="77777777" w:rsidR="00F622C3" w:rsidRPr="00F622C3" w:rsidRDefault="00F622C3" w:rsidP="00F622C3">
      <w:pPr>
        <w:pStyle w:val="Bibliography"/>
        <w:rPr>
          <w:rFonts w:cs="Times New Roman"/>
        </w:rPr>
      </w:pPr>
      <w:r w:rsidRPr="00F622C3">
        <w:rPr>
          <w:rFonts w:cs="Times New Roman"/>
        </w:rPr>
        <w:t>Winfree, R., Bartomeus, I., Cariveau, D.P., 2011. Native Pollinators in Anthropogenic Habitats. Annu. Rev. Ecol. Evol. Syst. 42, 1–22. https://doi.org/10.1146/annurev-ecolsys-102710-145042</w:t>
      </w:r>
    </w:p>
    <w:p w14:paraId="1042431B" w14:textId="21B2A167" w:rsidR="00F622C3" w:rsidRDefault="00F622C3" w:rsidP="006F501D">
      <w:r>
        <w:fldChar w:fldCharType="end"/>
      </w:r>
    </w:p>
    <w:sectPr w:rsidR="00F622C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B5C6C"/>
    <w:rsid w:val="000C684F"/>
    <w:rsid w:val="001529C0"/>
    <w:rsid w:val="00163921"/>
    <w:rsid w:val="001F1176"/>
    <w:rsid w:val="003F591F"/>
    <w:rsid w:val="00463806"/>
    <w:rsid w:val="00480B08"/>
    <w:rsid w:val="004C2CEB"/>
    <w:rsid w:val="006D1555"/>
    <w:rsid w:val="006F501D"/>
    <w:rsid w:val="00705A6E"/>
    <w:rsid w:val="00727029"/>
    <w:rsid w:val="00747CFA"/>
    <w:rsid w:val="00777994"/>
    <w:rsid w:val="008F7BFD"/>
    <w:rsid w:val="009B4D8A"/>
    <w:rsid w:val="009F7E71"/>
    <w:rsid w:val="00B06AF2"/>
    <w:rsid w:val="00B34036"/>
    <w:rsid w:val="00C50DFC"/>
    <w:rsid w:val="00CA22E4"/>
    <w:rsid w:val="00D36B9C"/>
    <w:rsid w:val="00E41CB1"/>
    <w:rsid w:val="00F622C3"/>
    <w:rsid w:val="00FC29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CEB"/>
    <w:pPr>
      <w:spacing w:after="480" w:line="360" w:lineRule="auto"/>
    </w:pPr>
    <w:rPr>
      <w:rFonts w:ascii="Times New Roman" w:hAnsi="Times New Roman"/>
      <w:sz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F0587B-BB6F-4688-96BD-90567A9C03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7</Pages>
  <Words>16245</Words>
  <Characters>102347</Characters>
  <Application>Microsoft Office Word</Application>
  <DocSecurity>0</DocSecurity>
  <Lines>852</Lines>
  <Paragraphs>2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2</cp:revision>
  <dcterms:created xsi:type="dcterms:W3CDTF">2021-06-09T14:08:00Z</dcterms:created>
  <dcterms:modified xsi:type="dcterms:W3CDTF">2022-07-1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t2FnciRh"/&gt;&lt;style id="http://www.zotero.org/styles/biological-conservation"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